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9490A" w:rsidRPr="0049490A" w:rsidRDefault="0049490A" w:rsidP="0049490A">
      <w:pPr>
        <w:spacing w:after="0"/>
        <w:rPr>
          <w:rFonts w:ascii="Times New Roman" w:eastAsia="Calibri" w:hAnsi="Times New Roman" w:cs="Times New Roman"/>
          <w:sz w:val="24"/>
          <w:szCs w:val="24"/>
        </w:rPr>
      </w:pPr>
      <w:r w:rsidRPr="0049490A">
        <w:rPr>
          <w:rFonts w:ascii="Times New Roman" w:eastAsia="Calibri" w:hAnsi="Times New Roman" w:cs="Times New Roman"/>
          <w:sz w:val="24"/>
          <w:szCs w:val="24"/>
        </w:rPr>
        <w:t xml:space="preserve">Table S2: Diagnostic bronchoscopy in </w:t>
      </w:r>
      <w:proofErr w:type="spellStart"/>
      <w:r w:rsidRPr="0049490A">
        <w:rPr>
          <w:rFonts w:ascii="Times New Roman" w:eastAsia="Calibri" w:hAnsi="Times New Roman" w:cs="Times New Roman"/>
          <w:sz w:val="24"/>
          <w:szCs w:val="24"/>
        </w:rPr>
        <w:t>Dieulafoy’s</w:t>
      </w:r>
      <w:proofErr w:type="spellEnd"/>
      <w:r w:rsidRPr="0049490A">
        <w:rPr>
          <w:rFonts w:ascii="Times New Roman" w:eastAsia="Calibri" w:hAnsi="Times New Roman" w:cs="Times New Roman"/>
          <w:sz w:val="24"/>
          <w:szCs w:val="24"/>
        </w:rPr>
        <w:t xml:space="preserve"> disease of the bronchus</w:t>
      </w:r>
    </w:p>
    <w:tbl>
      <w:tblPr>
        <w:tblStyle w:val="LightShading11"/>
        <w:tblW w:w="9648" w:type="dxa"/>
        <w:tblInd w:w="0" w:type="dxa"/>
        <w:tblLook w:val="04A0" w:firstRow="1" w:lastRow="0" w:firstColumn="1" w:lastColumn="0" w:noHBand="0" w:noVBand="1"/>
      </w:tblPr>
      <w:tblGrid>
        <w:gridCol w:w="3227"/>
        <w:gridCol w:w="2461"/>
        <w:gridCol w:w="3960"/>
      </w:tblGrid>
      <w:tr w:rsidR="0049490A" w:rsidRPr="0049490A" w:rsidTr="004949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rPr>
                <w:rFonts w:ascii="Times New Roman" w:hAnsi="Times New Roman"/>
                <w:sz w:val="18"/>
                <w:szCs w:val="18"/>
              </w:rPr>
            </w:pPr>
            <w:proofErr w:type="spellStart"/>
            <w:r w:rsidRPr="0049490A">
              <w:rPr>
                <w:rFonts w:ascii="Times New Roman" w:hAnsi="Times New Roman"/>
                <w:sz w:val="18"/>
                <w:szCs w:val="18"/>
              </w:rPr>
              <w:t>Bronchoscopic</w:t>
            </w:r>
            <w:proofErr w:type="spellEnd"/>
            <w:r w:rsidRPr="0049490A">
              <w:rPr>
                <w:rFonts w:ascii="Times New Roman" w:hAnsi="Times New Roman"/>
                <w:sz w:val="18"/>
                <w:szCs w:val="18"/>
              </w:rPr>
              <w:t xml:space="preserve"> modality</w:t>
            </w:r>
          </w:p>
        </w:tc>
        <w:tc>
          <w:tcPr>
            <w:tcW w:w="2461" w:type="dxa"/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sz w:val="18"/>
                <w:szCs w:val="18"/>
              </w:rPr>
              <w:t>Number of patients (ref)</w:t>
            </w:r>
          </w:p>
        </w:tc>
        <w:tc>
          <w:tcPr>
            <w:tcW w:w="3960" w:type="dxa"/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sz w:val="18"/>
                <w:szCs w:val="18"/>
              </w:rPr>
              <w:t>Other details</w:t>
            </w:r>
          </w:p>
        </w:tc>
      </w:tr>
      <w:tr w:rsidR="0049490A" w:rsidRPr="0049490A" w:rsidTr="004949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48" w:type="dxa"/>
            <w:gridSpan w:val="3"/>
            <w:tcBorders>
              <w:top w:val="nil"/>
              <w:bottom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sz w:val="18"/>
                <w:szCs w:val="18"/>
              </w:rPr>
              <w:t>White-light bronchoscopy</w:t>
            </w:r>
          </w:p>
        </w:tc>
      </w:tr>
      <w:tr w:rsidR="0049490A" w:rsidRPr="0049490A" w:rsidTr="0049490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rPr>
                <w:rFonts w:ascii="Times New Roman" w:hAnsi="Times New Roman"/>
                <w:b w:val="0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b w:val="0"/>
                <w:sz w:val="18"/>
                <w:szCs w:val="18"/>
              </w:rPr>
              <w:t xml:space="preserve">     Non-pulsatile elevated sessile lesion</w:t>
            </w:r>
          </w:p>
        </w:tc>
        <w:tc>
          <w:tcPr>
            <w:tcW w:w="24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sz w:val="18"/>
                <w:szCs w:val="18"/>
              </w:rPr>
              <w:t xml:space="preserve">24 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KmNvbXBsaWNhdGlvbnM8L2tleXdvcmQ+PC9rZXl3b3Jkcz48ZGF0ZXM+PHllYXI+MjAxNzwveWVh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</w:fldData>
              </w:fldChar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WYW4gRGVyIFdlcmY8L0F1dGhvcj48WWVhcj4xOTk5PC9Z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==
</w:fldData>
              </w:fldChar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KmNvbXBsaWNhdGlvbnM8L2tleXdvcmQ+PC9rZXl3b3Jkcz48ZGF0ZXM+PHllYXI+MjAxNzwveWVh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</w:fldData>
              </w:fldChar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49490A">
              <w:rPr>
                <w:rFonts w:ascii="Times New Roman" w:hAnsi="Times New Roman"/>
                <w:sz w:val="18"/>
                <w:szCs w:val="18"/>
              </w:rPr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49490A">
              <w:rPr>
                <w:rFonts w:ascii="Times New Roman" w:hAnsi="Times New Roman"/>
                <w:noProof/>
                <w:sz w:val="18"/>
                <w:szCs w:val="18"/>
              </w:rPr>
              <w:t>[2, 4, 8, 10, 13-16, 18-20, 22, 23, 25-27, 29-31]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49490A">
              <w:rPr>
                <w:rFonts w:ascii="Times New Roman" w:hAnsi="Times New Roman"/>
                <w:sz w:val="18"/>
                <w:szCs w:val="18"/>
              </w:rPr>
              <w:t xml:space="preserve"> and index case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9490A" w:rsidRPr="0049490A" w:rsidRDefault="0049490A" w:rsidP="004949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</w:p>
        </w:tc>
      </w:tr>
      <w:tr w:rsidR="0049490A" w:rsidRPr="0049490A" w:rsidTr="004949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tcBorders>
              <w:top w:val="nil"/>
              <w:bottom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rPr>
                <w:rFonts w:ascii="Times New Roman" w:hAnsi="Times New Roman"/>
                <w:b w:val="0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b w:val="0"/>
                <w:sz w:val="18"/>
                <w:szCs w:val="18"/>
              </w:rPr>
              <w:t xml:space="preserve">     Blood filled bronchus or clot</w:t>
            </w:r>
          </w:p>
        </w:tc>
        <w:tc>
          <w:tcPr>
            <w:tcW w:w="2461" w:type="dxa"/>
            <w:tcBorders>
              <w:top w:val="nil"/>
              <w:bottom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sz w:val="18"/>
                <w:szCs w:val="18"/>
              </w:rPr>
              <w:t xml:space="preserve">8 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Td2VlcnRzPC9BdXRob3I+PFllYXI+MTk5NTwvWWVhcj48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</w:fldData>
              </w:fldChar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Td2VlcnRzPC9BdXRob3I+PFllYXI+MTk5NTwvWWVhcj48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</w:fldData>
              </w:fldChar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49490A">
              <w:rPr>
                <w:rFonts w:ascii="Times New Roman" w:hAnsi="Times New Roman"/>
                <w:sz w:val="18"/>
                <w:szCs w:val="18"/>
              </w:rPr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49490A">
              <w:rPr>
                <w:rFonts w:ascii="Times New Roman" w:hAnsi="Times New Roman"/>
                <w:noProof/>
                <w:sz w:val="18"/>
                <w:szCs w:val="18"/>
              </w:rPr>
              <w:t>[1, 5, 6, 9, 12, 17, 21, 33]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3960" w:type="dxa"/>
            <w:tcBorders>
              <w:top w:val="nil"/>
              <w:bottom w:val="nil"/>
            </w:tcBorders>
            <w:shd w:val="clear" w:color="auto" w:fill="auto"/>
          </w:tcPr>
          <w:p w:rsidR="0049490A" w:rsidRPr="0049490A" w:rsidRDefault="0049490A" w:rsidP="004949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</w:p>
        </w:tc>
      </w:tr>
      <w:tr w:rsidR="0049490A" w:rsidRPr="0049490A" w:rsidTr="0049490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rPr>
                <w:rFonts w:ascii="Times New Roman" w:hAnsi="Times New Roman"/>
                <w:b w:val="0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b w:val="0"/>
                <w:sz w:val="18"/>
                <w:szCs w:val="18"/>
              </w:rPr>
              <w:t xml:space="preserve">     Bleeding point/nodule</w:t>
            </w:r>
          </w:p>
        </w:tc>
        <w:tc>
          <w:tcPr>
            <w:tcW w:w="24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sz w:val="18"/>
                <w:szCs w:val="18"/>
              </w:rPr>
              <w:t xml:space="preserve">6 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Td2VlcnRzPC9BdXRob3I+PFllYXI+MTk5NTwvWWVhcj48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</w:fldData>
              </w:fldChar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Td2VlcnRzPC9BdXRob3I+PFllYXI+MTk5NTwvWWVhcj48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</w:fldData>
              </w:fldChar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49490A">
              <w:rPr>
                <w:rFonts w:ascii="Times New Roman" w:hAnsi="Times New Roman"/>
                <w:sz w:val="18"/>
                <w:szCs w:val="18"/>
              </w:rPr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49490A">
              <w:rPr>
                <w:rFonts w:ascii="Times New Roman" w:hAnsi="Times New Roman"/>
                <w:noProof/>
                <w:sz w:val="18"/>
                <w:szCs w:val="18"/>
              </w:rPr>
              <w:t>[1, 3, 24, 28, 32]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noProof/>
                <w:sz w:val="18"/>
                <w:szCs w:val="18"/>
              </w:rPr>
              <w:t>Bleeding</w:t>
            </w:r>
            <w:r w:rsidRPr="0049490A">
              <w:rPr>
                <w:rFonts w:ascii="Times New Roman" w:hAnsi="Times New Roman"/>
                <w:sz w:val="18"/>
                <w:szCs w:val="18"/>
              </w:rPr>
              <w:t xml:space="preserve"> point was pulsatile in one case 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Sweerts&lt;/Author&gt;&lt;Year&gt;1995&lt;/Year&gt;&lt;RecNum&gt;75&lt;/RecNum&gt;&lt;DisplayText&gt;[1]&lt;/DisplayText&gt;&lt;record&gt;&lt;rec-number&gt;75&lt;/rec-number&gt;&lt;foreign-keys&gt;&lt;key app="EN" db-id="5s0fa5fzcrd5x8ewxr6xe5wdp9ffz9traz5t" timestamp="1513429064"&gt;75&lt;/key&gt;&lt;/foreign-keys&gt;&lt;ref-type name="Journal Article"&gt;17&lt;/ref-type&gt;&lt;contributors&gt;&lt;authors&gt;&lt;author&gt;Sweerts, M.&lt;/author&gt;&lt;author&gt;Nicholson, A. G.&lt;/author&gt;&lt;author&gt;Goldstraw, P.&lt;/author&gt;&lt;author&gt;Corrin, B.&lt;/author&gt;&lt;/authors&gt;&lt;/contributors&gt;&lt;auth-address&gt;B. Corrin, Department of Histopathology, Royal Brompton Hospital, London SW3 6NP, United Kingdom&lt;/auth-address&gt;&lt;titles&gt;&lt;title&gt;Dieulafoy&amp;apos;s disease of the bronchus&lt;/title&gt;&lt;secondary-title&gt;Thorax&lt;/secondary-title&gt;&lt;/titles&gt;&lt;pages&gt;697-698&lt;/pages&gt;&lt;volume&gt;50&lt;/volume&gt;&lt;number&gt;6&lt;/number&gt;&lt;keywords&gt;&lt;keyword&gt;adult&lt;/keyword&gt;&lt;keyword&gt;article&lt;/keyword&gt;&lt;keyword&gt;bronchoscopy&lt;/keyword&gt;&lt;keyword&gt;bronchus disease&lt;/keyword&gt;&lt;keyword&gt;case report&lt;/keyword&gt;&lt;keyword&gt;congenital blood vessel malformation&lt;/keyword&gt;&lt;keyword&gt;female&lt;/keyword&gt;&lt;keyword&gt;hemoptysis&lt;/keyword&gt;&lt;keyword&gt;human&lt;/keyword&gt;&lt;keyword&gt;lobectomy&lt;/keyword&gt;&lt;keyword&gt;male&lt;/keyword&gt;&lt;keyword&gt;priority journal&lt;/keyword&gt;&lt;/keywords&gt;&lt;dates&gt;&lt;year&gt;1995&lt;/year&gt;&lt;/dates&gt;&lt;isbn&gt;0040-6376&lt;/isbn&gt;&lt;urls&gt;&lt;related-urls&gt;&lt;url&gt;&lt;style face="underline" font="default" size="100%"&gt;http://www.embase.com/search/results?subaction=viewrecord&amp;amp;from=export&amp;amp;id=L25198964&lt;/style&gt;&lt;/url&gt;&lt;/related-urls&gt;&lt;/urls&gt;&lt;custom5&gt;7638820&lt;/custom5&gt;&lt;remote-database-name&gt;Embase&amp;#xD;Medline&lt;/remote-database-name&gt;&lt;language&gt;English&lt;/language&gt;&lt;/record&gt;&lt;/Cite&gt;&lt;/EndNote&gt;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49490A">
              <w:rPr>
                <w:rFonts w:ascii="Times New Roman" w:hAnsi="Times New Roman"/>
                <w:noProof/>
                <w:sz w:val="18"/>
                <w:szCs w:val="18"/>
              </w:rPr>
              <w:t>[1]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</w:tr>
      <w:tr w:rsidR="0049490A" w:rsidRPr="0049490A" w:rsidTr="004949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tcBorders>
              <w:top w:val="nil"/>
              <w:bottom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rPr>
                <w:rFonts w:ascii="Times New Roman" w:hAnsi="Times New Roman"/>
                <w:b w:val="0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b w:val="0"/>
                <w:sz w:val="18"/>
                <w:szCs w:val="18"/>
              </w:rPr>
              <w:t xml:space="preserve">     No Endobronchial abnormality</w:t>
            </w:r>
          </w:p>
        </w:tc>
        <w:tc>
          <w:tcPr>
            <w:tcW w:w="2461" w:type="dxa"/>
            <w:tcBorders>
              <w:top w:val="nil"/>
              <w:bottom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sz w:val="18"/>
                <w:szCs w:val="18"/>
              </w:rPr>
              <w:t xml:space="preserve">1 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Kuzucu&lt;/Author&gt;&lt;Year&gt;2005&lt;/Year&gt;&lt;RecNum&gt;64&lt;/RecNum&gt;&lt;DisplayText&gt;[6]&lt;/DisplayText&gt;&lt;record&gt;&lt;rec-number&gt;64&lt;/rec-number&gt;&lt;foreign-keys&gt;&lt;key app="EN" db-id="5s0fa5fzcrd5x8ewxr6xe5wdp9ffz9traz5t" timestamp="1513429063"&gt;64&lt;/key&gt;&lt;/foreign-keys&gt;&lt;ref-type name="Journal Article"&gt;17&lt;/ref-type&gt;&lt;contributors&gt;&lt;authors&gt;&lt;author&gt;Kuzucu, A.&lt;/author&gt;&lt;author&gt;Gurses, I.&lt;/author&gt;&lt;author&gt;Soysal, O.&lt;/author&gt;&lt;author&gt;Kutlu, R.&lt;/author&gt;&lt;author&gt;Ozgel, M.&lt;/author&gt;&lt;/authors&gt;&lt;/contributors&gt;&lt;auth-address&gt;Department of Thoracic Surgery, Pathology, and Radiology, Inonu University, Faculty of Medicine, Turgut Ozal Medical Center, Malatya, Turkey. akuzucu@inonu.edu.tr&lt;/auth-address&gt;&lt;titles&gt;&lt;title&gt;Dieulafoy&amp;apos;s disease: a cause of massive hemoptysis that is probably underdiagnosed&lt;/title&gt;&lt;secondary-title&gt;Ann Thorac Surg&lt;/secondary-title&gt;&lt;/titles&gt;&lt;periodical&gt;&lt;full-title&gt;Ann Thorac Surg&lt;/full-title&gt;&lt;/periodical&gt;&lt;pages&gt;1126-8&lt;/pages&gt;&lt;volume&gt;80&lt;/volume&gt;&lt;number&gt;3&lt;/number&gt;&lt;edition&gt;2005/08/27&lt;/edition&gt;&lt;keywords&gt;&lt;keyword&gt;Adult&lt;/keyword&gt;&lt;keyword&gt;Arteriovenous Malformations/*complications/*diagnosis/surgery&lt;/keyword&gt;&lt;keyword&gt;Bronchi/pathology&lt;/keyword&gt;&lt;keyword&gt;Bronchial Arteries/*abnormalities/surgery&lt;/keyword&gt;&lt;keyword&gt;Hemoptysis/*etiology&lt;/keyword&gt;&lt;keyword&gt;Humans&lt;/keyword&gt;&lt;keyword&gt;Male&lt;/keyword&gt;&lt;keyword&gt;Middle Aged&lt;/keyword&gt;&lt;keyword&gt;Treatment Outcome&lt;/keyword&gt;&lt;/keywords&gt;&lt;dates&gt;&lt;year&gt;2005&lt;/year&gt;&lt;pub-dates&gt;&lt;date&gt;Sep&lt;/date&gt;&lt;/pub-dates&gt;&lt;/dates&gt;&lt;isbn&gt;1552-6259 (Electronic)&amp;#xD;0003-4975 (Linking)&lt;/isbn&gt;&lt;accession-num&gt;16122511&lt;/accession-num&gt;&lt;urls&gt;&lt;related-urls&gt;&lt;url&gt;https://www.ncbi.nlm.nih.gov/pubmed/16122511&lt;/url&gt;&lt;/related-urls&gt;&lt;/urls&gt;&lt;custom5&gt;16122511&lt;/custom5&gt;&lt;electronic-resource-num&gt;10.1016/j.athoracsur.2004.02.118&lt;/electronic-resource-num&gt;&lt;remote-database-name&gt;Embase&amp;#xD;Medline&lt;/remote-database-name&gt;&lt;language&gt;English&lt;/language&gt;&lt;/record&gt;&lt;/Cite&gt;&lt;/EndNote&gt;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49490A">
              <w:rPr>
                <w:rFonts w:ascii="Times New Roman" w:hAnsi="Times New Roman"/>
                <w:noProof/>
                <w:sz w:val="18"/>
                <w:szCs w:val="18"/>
              </w:rPr>
              <w:t>[6]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3960" w:type="dxa"/>
            <w:tcBorders>
              <w:top w:val="nil"/>
              <w:bottom w:val="nil"/>
            </w:tcBorders>
            <w:shd w:val="clear" w:color="auto" w:fill="auto"/>
          </w:tcPr>
          <w:p w:rsidR="0049490A" w:rsidRPr="0049490A" w:rsidRDefault="0049490A" w:rsidP="004949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</w:p>
        </w:tc>
      </w:tr>
      <w:tr w:rsidR="0049490A" w:rsidRPr="0049490A" w:rsidTr="0049490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rPr>
                <w:rFonts w:ascii="Times New Roman" w:hAnsi="Times New Roman"/>
                <w:b w:val="0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b w:val="0"/>
                <w:sz w:val="18"/>
                <w:szCs w:val="18"/>
              </w:rPr>
              <w:t xml:space="preserve">     Information not available</w:t>
            </w:r>
          </w:p>
        </w:tc>
        <w:tc>
          <w:tcPr>
            <w:tcW w:w="24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sz w:val="18"/>
                <w:szCs w:val="18"/>
              </w:rPr>
              <w:t xml:space="preserve">8 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Qb21wbHVuPC9BdXRob3I+PFllYXI+MjAwNTwvWWVhcj48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</w:fldData>
              </w:fldChar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Qb21wbHVuPC9BdXRob3I+PFllYXI+MjAwNTwvWWVhcj48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</w:fldData>
              </w:fldChar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49490A">
              <w:rPr>
                <w:rFonts w:ascii="Times New Roman" w:hAnsi="Times New Roman"/>
                <w:sz w:val="18"/>
                <w:szCs w:val="18"/>
              </w:rPr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49490A">
              <w:rPr>
                <w:rFonts w:ascii="Times New Roman" w:hAnsi="Times New Roman"/>
                <w:noProof/>
                <w:sz w:val="18"/>
                <w:szCs w:val="18"/>
              </w:rPr>
              <w:t>[7, 11]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9490A" w:rsidRPr="0049490A" w:rsidRDefault="0049490A" w:rsidP="004949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</w:p>
        </w:tc>
      </w:tr>
      <w:tr w:rsidR="0049490A" w:rsidRPr="0049490A" w:rsidTr="004949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tcBorders>
              <w:top w:val="nil"/>
              <w:bottom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sz w:val="18"/>
                <w:szCs w:val="18"/>
              </w:rPr>
              <w:t>EBUS</w:t>
            </w:r>
          </w:p>
        </w:tc>
        <w:tc>
          <w:tcPr>
            <w:tcW w:w="2461" w:type="dxa"/>
            <w:tcBorders>
              <w:top w:val="nil"/>
              <w:bottom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sz w:val="18"/>
                <w:szCs w:val="18"/>
              </w:rPr>
              <w:t xml:space="preserve">4 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HdXJpb2xpPC9BdXRob3I+PFllYXI+MjAxMDwvWWVhcj48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=
</w:fldData>
              </w:fldChar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HdXJpb2xpPC9BdXRob3I+PFllYXI+MjAxMDwvWWVhcj48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=
</w:fldData>
              </w:fldChar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49490A">
              <w:rPr>
                <w:rFonts w:ascii="Times New Roman" w:hAnsi="Times New Roman"/>
                <w:sz w:val="18"/>
                <w:szCs w:val="18"/>
              </w:rPr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49490A">
              <w:rPr>
                <w:rFonts w:ascii="Times New Roman" w:hAnsi="Times New Roman"/>
                <w:noProof/>
                <w:sz w:val="18"/>
                <w:szCs w:val="18"/>
              </w:rPr>
              <w:t>[14, 20, 34]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49490A">
              <w:rPr>
                <w:rFonts w:ascii="Times New Roman" w:hAnsi="Times New Roman"/>
                <w:sz w:val="18"/>
                <w:szCs w:val="18"/>
              </w:rPr>
              <w:t xml:space="preserve"> and index case</w:t>
            </w:r>
          </w:p>
        </w:tc>
        <w:tc>
          <w:tcPr>
            <w:tcW w:w="396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sz w:val="18"/>
                <w:szCs w:val="18"/>
              </w:rPr>
              <w:t>Identification of a small vessel immediately beneath the mucosa, confirmed by Doppler imaging</w:t>
            </w:r>
          </w:p>
        </w:tc>
      </w:tr>
      <w:tr w:rsidR="0049490A" w:rsidRPr="0049490A" w:rsidTr="0049490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sz w:val="18"/>
                <w:szCs w:val="18"/>
              </w:rPr>
              <w:t>Radial EBUS</w:t>
            </w:r>
          </w:p>
        </w:tc>
        <w:tc>
          <w:tcPr>
            <w:tcW w:w="24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sz w:val="18"/>
                <w:szCs w:val="18"/>
              </w:rPr>
              <w:t xml:space="preserve">2 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HYW5nYW5haDwvQXV0aG9yPjxZZWFyPjIwMTU8L1llYXI+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</w:fldData>
              </w:fldChar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HYW5nYW5haDwvQXV0aG9yPjxZZWFyPjIwMTU8L1llYXI+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</w:fldData>
              </w:fldChar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49490A">
              <w:rPr>
                <w:rFonts w:ascii="Times New Roman" w:hAnsi="Times New Roman"/>
                <w:sz w:val="18"/>
                <w:szCs w:val="18"/>
              </w:rPr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49490A">
              <w:rPr>
                <w:rFonts w:ascii="Times New Roman" w:hAnsi="Times New Roman"/>
                <w:noProof/>
                <w:sz w:val="18"/>
                <w:szCs w:val="18"/>
              </w:rPr>
              <w:t>[19, 23]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sz w:val="18"/>
                <w:szCs w:val="18"/>
              </w:rPr>
              <w:t>Circular anechoic well-circumscribed areas with hyperechoic margins, suggestive of a blood vessel</w:t>
            </w:r>
          </w:p>
        </w:tc>
      </w:tr>
      <w:tr w:rsidR="0049490A" w:rsidRPr="0049490A" w:rsidTr="004949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tcBorders>
              <w:top w:val="nil"/>
              <w:bottom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sz w:val="18"/>
                <w:szCs w:val="18"/>
              </w:rPr>
              <w:t>NBI</w:t>
            </w:r>
          </w:p>
        </w:tc>
        <w:tc>
          <w:tcPr>
            <w:tcW w:w="2461" w:type="dxa"/>
            <w:tcBorders>
              <w:top w:val="nil"/>
              <w:bottom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sz w:val="18"/>
                <w:szCs w:val="18"/>
              </w:rPr>
              <w:t xml:space="preserve">1 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Madan&lt;/Author&gt;&lt;Year&gt;2017&lt;/Year&gt;&lt;RecNum&gt;3&lt;/RecNum&gt;&lt;DisplayText&gt;[27]&lt;/DisplayText&gt;&lt;record&gt;&lt;rec-number&gt;3&lt;/rec-number&gt;&lt;foreign-keys&gt;&lt;key app="EN" db-id="5s0fa5fzcrd5x8ewxr6xe5wdp9ffz9traz5t" timestamp="1513428386"&gt;3&lt;/key&gt;&lt;/foreign-keys&gt;&lt;ref-type name="Journal Article"&gt;17&lt;/ref-type&gt;&lt;contributors&gt;&lt;authors&gt;&lt;author&gt;Madan, K.&lt;/author&gt;&lt;author&gt;Dhungana, A.&lt;/author&gt;&lt;author&gt;Hadda, V.&lt;/author&gt;&lt;author&gt;Mohan, A.&lt;/author&gt;&lt;author&gt;Guleria, R.&lt;/author&gt;&lt;/authors&gt;&lt;/contributors&gt;&lt;auth-address&gt;Department of Pulmonary Medicine and Sleep Disorders, All India Institute of Medical Sciences, New Delhi, India.&lt;/auth-address&gt;&lt;titles&gt;&lt;title&gt;Flexible bronchoscopic argon plasma coagulation for management of massive hemoptysis in bronchial Dieulafoy&amp;apos;s disease&lt;/title&gt;&lt;secondary-title&gt;Lung India&lt;/secondary-title&gt;&lt;alt-title&gt;Lung India : official organ of Indian Chest Society&lt;/alt-title&gt;&lt;/titles&gt;&lt;pages&gt;99-101&lt;/pages&gt;&lt;volume&gt;34&lt;/volume&gt;&lt;number&gt;1&lt;/number&gt;&lt;edition&gt;2017/02/02&lt;/edition&gt;&lt;keywords&gt;&lt;keyword&gt;Argon plasma coagulation&lt;/keyword&gt;&lt;keyword&gt;Dieulafoy&amp;apos;s disease&lt;/keyword&gt;&lt;keyword&gt;bronchoscopy&lt;/keyword&gt;&lt;keyword&gt;hemoptysis&lt;/keyword&gt;&lt;/keywords&gt;&lt;dates&gt;&lt;year&gt;2017&lt;/year&gt;&lt;pub-dates&gt;&lt;date&gt;Jan-Feb&lt;/date&gt;&lt;/pub-dates&gt;&lt;/dates&gt;&lt;isbn&gt;0970-2113 (Print)&amp;#xD;0970-2113&lt;/isbn&gt;&lt;accession-num&gt;28144074&lt;/accession-num&gt;&lt;urls&gt;&lt;/urls&gt;&lt;custom2&gt;PMC5234213&lt;/custom2&gt;&lt;electronic-resource-num&gt;10.4103/0970-2113.197096&lt;/electronic-resource-num&gt;&lt;remote-database-provider&gt;NLM&lt;/remote-database-provider&gt;&lt;language&gt;eng&lt;/language&gt;&lt;/record&gt;&lt;/Cite&gt;&lt;/EndNote&gt;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49490A">
              <w:rPr>
                <w:rFonts w:ascii="Times New Roman" w:hAnsi="Times New Roman"/>
                <w:noProof/>
                <w:sz w:val="18"/>
                <w:szCs w:val="18"/>
              </w:rPr>
              <w:t>[27]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396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sz w:val="18"/>
                <w:szCs w:val="18"/>
              </w:rPr>
              <w:t>May enable identification of abnormal vasculature over the suspected lesion</w:t>
            </w:r>
          </w:p>
        </w:tc>
      </w:tr>
      <w:tr w:rsidR="0049490A" w:rsidRPr="0049490A" w:rsidTr="0049490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sz w:val="18"/>
                <w:szCs w:val="18"/>
              </w:rPr>
              <w:t>Complications</w:t>
            </w:r>
          </w:p>
        </w:tc>
        <w:tc>
          <w:tcPr>
            <w:tcW w:w="24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9490A" w:rsidRPr="0049490A" w:rsidRDefault="0049490A" w:rsidP="004949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9490A" w:rsidRPr="0049490A" w:rsidRDefault="0049490A" w:rsidP="004949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</w:p>
        </w:tc>
      </w:tr>
      <w:tr w:rsidR="0049490A" w:rsidRPr="0049490A" w:rsidTr="004949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tcBorders>
              <w:top w:val="nil"/>
              <w:bottom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rPr>
                <w:rFonts w:ascii="Times New Roman" w:hAnsi="Times New Roman"/>
                <w:b w:val="0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b w:val="0"/>
                <w:sz w:val="18"/>
                <w:szCs w:val="18"/>
              </w:rPr>
              <w:t xml:space="preserve">     Profuse bleeding after biopsy</w:t>
            </w:r>
          </w:p>
        </w:tc>
        <w:tc>
          <w:tcPr>
            <w:tcW w:w="2461" w:type="dxa"/>
            <w:tcBorders>
              <w:top w:val="nil"/>
              <w:bottom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sz w:val="18"/>
                <w:szCs w:val="18"/>
              </w:rPr>
              <w:t xml:space="preserve">6 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WYW4gRGVyIFdlcmY8L0F1dGhvcj48WWVhcj4xOTk5PC9Z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=
</w:fldData>
              </w:fldChar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WYW4gRGVyIFdlcmY8L0F1dGhvcj48WWVhcj4xOTk5PC9Z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=
</w:fldData>
              </w:fldChar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49490A">
              <w:rPr>
                <w:rFonts w:ascii="Times New Roman" w:hAnsi="Times New Roman"/>
                <w:sz w:val="18"/>
                <w:szCs w:val="18"/>
              </w:rPr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49490A">
              <w:rPr>
                <w:rFonts w:ascii="Times New Roman" w:hAnsi="Times New Roman"/>
                <w:noProof/>
                <w:sz w:val="18"/>
                <w:szCs w:val="18"/>
              </w:rPr>
              <w:t>[2, 6, 8, 10, 13, 14]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396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sz w:val="18"/>
                <w:szCs w:val="18"/>
              </w:rPr>
              <w:t xml:space="preserve">Two of these were fatal 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WYW4gRGVyIFdlcmY8L0F1dGhvcj48WWVhcj4xOTk5PC9Z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</w:fldData>
              </w:fldChar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WYW4gRGVyIFdlcmY8L0F1dGhvcj48WWVhcj4xOTk5PC9Z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</w:fldData>
              </w:fldChar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49490A">
              <w:rPr>
                <w:rFonts w:ascii="Times New Roman" w:hAnsi="Times New Roman"/>
                <w:sz w:val="18"/>
                <w:szCs w:val="18"/>
              </w:rPr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49490A">
              <w:rPr>
                <w:rFonts w:ascii="Times New Roman" w:hAnsi="Times New Roman"/>
                <w:noProof/>
                <w:sz w:val="18"/>
                <w:szCs w:val="18"/>
              </w:rPr>
              <w:t>[2, 13]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</w:tr>
      <w:tr w:rsidR="0049490A" w:rsidRPr="0049490A" w:rsidTr="0049490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rPr>
                <w:rFonts w:ascii="Times New Roman" w:hAnsi="Times New Roman"/>
                <w:b w:val="0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b w:val="0"/>
                <w:sz w:val="18"/>
                <w:szCs w:val="18"/>
              </w:rPr>
              <w:t xml:space="preserve">     Bleeding after contact with </w:t>
            </w:r>
            <w:r w:rsidRPr="0049490A">
              <w:rPr>
                <w:rFonts w:ascii="Times New Roman" w:hAnsi="Times New Roman"/>
                <w:b w:val="0"/>
                <w:noProof/>
                <w:sz w:val="18"/>
                <w:szCs w:val="18"/>
              </w:rPr>
              <w:t>bronchoscope</w:t>
            </w:r>
          </w:p>
        </w:tc>
        <w:tc>
          <w:tcPr>
            <w:tcW w:w="24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sz w:val="18"/>
                <w:szCs w:val="18"/>
              </w:rPr>
              <w:t xml:space="preserve">2 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IYWRqaXBoaWxpcHBvdTwvQXV0aG9yPjxZZWFyPjIwMTc8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</w:fldData>
              </w:fldChar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IYWRqaXBoaWxpcHBvdTwvQXV0aG9yPjxZZWFyPjIwMTc8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</w:fldData>
              </w:fldChar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49490A">
              <w:rPr>
                <w:rFonts w:ascii="Times New Roman" w:hAnsi="Times New Roman"/>
                <w:sz w:val="18"/>
                <w:szCs w:val="18"/>
              </w:rPr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49490A">
              <w:rPr>
                <w:rFonts w:ascii="Times New Roman" w:hAnsi="Times New Roman"/>
                <w:noProof/>
                <w:sz w:val="18"/>
                <w:szCs w:val="18"/>
              </w:rPr>
              <w:t>[26, 31]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9490A" w:rsidRPr="0049490A" w:rsidRDefault="0049490A" w:rsidP="0049490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</w:p>
        </w:tc>
      </w:tr>
      <w:tr w:rsidR="0049490A" w:rsidRPr="0049490A" w:rsidTr="004949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  <w:tcBorders>
              <w:top w:val="nil"/>
              <w:bottom w:val="single" w:sz="8" w:space="0" w:color="000000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rPr>
                <w:rFonts w:ascii="Times New Roman" w:hAnsi="Times New Roman"/>
                <w:b w:val="0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b w:val="0"/>
                <w:sz w:val="18"/>
                <w:szCs w:val="18"/>
              </w:rPr>
              <w:t xml:space="preserve">     Bleeding following saline instillation</w:t>
            </w:r>
          </w:p>
        </w:tc>
        <w:tc>
          <w:tcPr>
            <w:tcW w:w="2461" w:type="dxa"/>
            <w:tcBorders>
              <w:top w:val="nil"/>
              <w:bottom w:val="single" w:sz="8" w:space="0" w:color="000000"/>
            </w:tcBorders>
            <w:shd w:val="clear" w:color="auto" w:fill="auto"/>
            <w:hideMark/>
          </w:tcPr>
          <w:p w:rsidR="0049490A" w:rsidRPr="0049490A" w:rsidRDefault="0049490A" w:rsidP="004949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49490A">
              <w:rPr>
                <w:rFonts w:ascii="Times New Roman" w:hAnsi="Times New Roman"/>
                <w:sz w:val="18"/>
                <w:szCs w:val="18"/>
              </w:rPr>
              <w:t xml:space="preserve">1 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49490A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Hope-Gill&lt;/Author&gt;&lt;Year&gt;2002&lt;/Year&gt;&lt;RecNum&gt;67&lt;/RecNum&gt;&lt;DisplayText&gt;[4]&lt;/DisplayText&gt;&lt;record&gt;&lt;rec-number&gt;67&lt;/rec-number&gt;&lt;foreign-keys&gt;&lt;key app="EN" db-id="5s0fa5fzcrd5x8ewxr6xe5wdp9ffz9traz5t" timestamp="1513429064"&gt;67&lt;/key&gt;&lt;/foreign-keys&gt;&lt;ref-type name="Journal Article"&gt;17&lt;/ref-type&gt;&lt;contributors&gt;&lt;authors&gt;&lt;author&gt;Hope-Gill, B.&lt;/author&gt;&lt;author&gt;Prathibha, B. V.&lt;/author&gt;&lt;/authors&gt;&lt;/contributors&gt;&lt;auth-address&gt;Respiratory Unit, Morriston Hospital, Swansea SA6 6NL.&lt;/auth-address&gt;&lt;titles&gt;&lt;title&gt;Bronchoscopic and angiographic findings in Dieulafoy&amp;apos;s disease of the bronchus&lt;/title&gt;&lt;secondary-title&gt;Hosp Med&lt;/secondary-title&gt;&lt;/titles&gt;&lt;periodical&gt;&lt;full-title&gt;Hosp Med&lt;/full-title&gt;&lt;/periodical&gt;&lt;pages&gt;178-9&lt;/pages&gt;&lt;volume&gt;63&lt;/volume&gt;&lt;number&gt;3&lt;/number&gt;&lt;edition&gt;2002/04/06&lt;/edition&gt;&lt;keywords&gt;&lt;keyword&gt;Bronchoscopy&lt;/keyword&gt;&lt;keyword&gt;Embolectomy&lt;/keyword&gt;&lt;keyword&gt;Humans&lt;/keyword&gt;&lt;keyword&gt;Male&lt;/keyword&gt;&lt;keyword&gt;Middle Aged&lt;/keyword&gt;&lt;keyword&gt;Pulmonary Artery/*abnormalities/diagnostic imaging&lt;/keyword&gt;&lt;keyword&gt;Tomography, X-Ray Computed/methods&lt;/keyword&gt;&lt;/keywords&gt;&lt;dates&gt;&lt;year&gt;2002&lt;/year&gt;&lt;pub-dates&gt;&lt;date&gt;Mar&lt;/date&gt;&lt;/pub-dates&gt;&lt;/dates&gt;&lt;isbn&gt;1462-3935 (Print)&amp;#xD;1462-3935 (Linking)&lt;/isbn&gt;&lt;accession-num&gt;11933825&lt;/accession-num&gt;&lt;urls&gt;&lt;related-urls&gt;&lt;url&gt;https://www.ncbi.nlm.nih.gov/pubmed/11933825&lt;/url&gt;&lt;/related-urls&gt;&lt;/urls&gt;&lt;custom5&gt;11933825&lt;/custom5&gt;&lt;remote-database-name&gt;Medline&lt;/remote-database-name&gt;&lt;language&gt;English&lt;/language&gt;&lt;/record&gt;&lt;/Cite&gt;&lt;/EndNote&gt;</w:instrTex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49490A">
              <w:rPr>
                <w:rFonts w:ascii="Times New Roman" w:hAnsi="Times New Roman"/>
                <w:noProof/>
                <w:sz w:val="18"/>
                <w:szCs w:val="18"/>
              </w:rPr>
              <w:t>[4]</w:t>
            </w:r>
            <w:r w:rsidRPr="0049490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3960" w:type="dxa"/>
            <w:tcBorders>
              <w:top w:val="nil"/>
              <w:bottom w:val="single" w:sz="8" w:space="0" w:color="000000"/>
            </w:tcBorders>
            <w:shd w:val="clear" w:color="auto" w:fill="auto"/>
          </w:tcPr>
          <w:p w:rsidR="0049490A" w:rsidRPr="0049490A" w:rsidRDefault="0049490A" w:rsidP="0049490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</w:p>
        </w:tc>
      </w:tr>
    </w:tbl>
    <w:p w:rsidR="0049490A" w:rsidRPr="0049490A" w:rsidRDefault="0049490A" w:rsidP="0049490A">
      <w:pPr>
        <w:spacing w:after="0"/>
        <w:rPr>
          <w:rFonts w:ascii="Times New Roman" w:eastAsia="Calibri" w:hAnsi="Times New Roman" w:cs="Times New Roman"/>
          <w:sz w:val="18"/>
          <w:szCs w:val="18"/>
        </w:rPr>
      </w:pPr>
      <w:r w:rsidRPr="0049490A">
        <w:rPr>
          <w:rFonts w:ascii="Times New Roman" w:eastAsia="Calibri" w:hAnsi="Times New Roman" w:cs="Times New Roman"/>
          <w:sz w:val="18"/>
          <w:szCs w:val="18"/>
        </w:rPr>
        <w:t>EBUS – Endobronchial ultrasound; NBI – narrow band imaging</w:t>
      </w:r>
    </w:p>
    <w:p w:rsidR="00D56D8A" w:rsidRDefault="00D56D8A" w:rsidP="00D56D8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bookmarkStart w:id="0" w:name="_GoBack"/>
      <w:bookmarkEnd w:id="0"/>
    </w:p>
    <w:p w:rsidR="00C22902" w:rsidRPr="001973AA" w:rsidRDefault="00C22902" w:rsidP="00C22902">
      <w:pPr>
        <w:pStyle w:val="EndNoteBibliographyTitle"/>
        <w:rPr>
          <w:b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1973AA">
        <w:rPr>
          <w:b/>
        </w:rPr>
        <w:t>REFERENCES</w:t>
      </w:r>
    </w:p>
    <w:p w:rsidR="00C22902" w:rsidRPr="001973AA" w:rsidRDefault="00C22902" w:rsidP="00C22902">
      <w:pPr>
        <w:pStyle w:val="EndNoteBibliographyTitle"/>
        <w:rPr>
          <w:b/>
        </w:rPr>
      </w:pPr>
    </w:p>
    <w:p w:rsidR="00C22902" w:rsidRPr="001973AA" w:rsidRDefault="00C22902" w:rsidP="00C22902">
      <w:pPr>
        <w:pStyle w:val="EndNoteBibliography"/>
        <w:spacing w:after="0"/>
      </w:pPr>
      <w:r w:rsidRPr="001973AA">
        <w:t>1</w:t>
      </w:r>
      <w:r w:rsidRPr="001973AA">
        <w:tab/>
        <w:t>Sweerts M, Nicholson AG, Goldstraw P, Corrin B: Dieulafoy's disease of the bronchus. Thorax 1995;50:697-698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2</w:t>
      </w:r>
      <w:r w:rsidRPr="001973AA">
        <w:tab/>
        <w:t>Van Der Werf TS, Timmer A, Zijlstra JG: Fatal haemorrhage from Dieulafoy's disease of the bronchus. Thorax 1999;54:184-185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3</w:t>
      </w:r>
      <w:r w:rsidRPr="001973AA">
        <w:tab/>
        <w:t>Stoopen E, Baquera-Heredia J, Cortes D, Green L: Dieulafoy's disease of the bronchus in association with a paravertebral neurilemoma. Chest 2001;119:292-294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4</w:t>
      </w:r>
      <w:r w:rsidRPr="001973AA">
        <w:tab/>
        <w:t>Hope-Gill B, Prathibha BV: Bronchoscopic and angiographic findings in Dieulafoy's disease of the bronchus. Hosp Med 2002;63:178-179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5</w:t>
      </w:r>
      <w:r w:rsidRPr="001973AA">
        <w:tab/>
        <w:t>Bhatia P, Hendy MS, Li-Kam-Wa E, Bowyer PK: Recurrent embolotherapy in Dieulafoy's disease of the bronchus. Can Respir J 2003;10:331-333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6</w:t>
      </w:r>
      <w:r w:rsidRPr="001973AA">
        <w:tab/>
        <w:t>Kuzucu A, Gurses I, Soysal O, Kutlu R, Ozgel M: Dieulafoy's disease: a cause of massive hemoptysis that is probably underdiagnosed. Ann Thorac Surg 2005;80:1126-1128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7</w:t>
      </w:r>
      <w:r w:rsidRPr="001973AA">
        <w:tab/>
        <w:t>Pomplun S, Sheaff MT: Dieulafoy's disease of the bronchus: An uncommon entity [7]. Histopathology 2005;46:598-599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8</w:t>
      </w:r>
      <w:r w:rsidRPr="001973AA">
        <w:tab/>
        <w:t>Löschhorn C, Nierhoff N, Mayer R, Zaunbauer W, Neuweiler J, Knoblauch A: Dieulafoy's disease of the lung: A potential disaster for the bronchoscopist. Respiration 2006;73:562-565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9</w:t>
      </w:r>
      <w:r w:rsidRPr="001973AA">
        <w:tab/>
        <w:t>Fields EL, De Keratry DR: Dieulafoy disease of the bronchus: Case report and presentation of a novel therapeutic modality. Journal of Bronchology 2008;15:107-109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10</w:t>
      </w:r>
      <w:r w:rsidRPr="001973AA">
        <w:tab/>
        <w:t>Gharagozloo F, Rennert D, Margolis M, Tempesta B, Schwartz A, Cole V, Wang KP: Dieulafoy lesion of the bronchus: Review of the literature and report of the 13th case. Journal of Bronchology 2008;15:38-40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11</w:t>
      </w:r>
      <w:r w:rsidRPr="001973AA">
        <w:tab/>
        <w:t>Parrot A, Antoine M, Khalil A, Theodore J, Mangiapan G, Bazelly B, Fartoukh M: Approach to diagnosis and pathological examination in bronchial Dieulafoy disease: a case series. Respir Res 2008;9:58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12</w:t>
      </w:r>
      <w:r w:rsidRPr="001973AA">
        <w:tab/>
        <w:t>Kang YR, Lee JW, Jeon HJ, Lee SY, Cha SI, Park TI, Park JY, Jung TH, Kim CH: A Case of Massive Hemoptysis due to Dieulafoy's Disease of the Bronchus. Tuberculosis and Respiratory Diseases 2009;66:58-61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13</w:t>
      </w:r>
      <w:r w:rsidRPr="001973AA">
        <w:tab/>
        <w:t>D'Souza F, Sharma R: Dieulafoy's disease of the bronchus. Pathology 2010;42:683-684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14</w:t>
      </w:r>
      <w:r w:rsidRPr="001973AA">
        <w:tab/>
        <w:t>Gurioli C, Casoni GL, Gurioli C, Tomassetti S, Romagnoli M, Ravaglia C, Poletti V: Endobronchial ultrasound in Dieulafoy's disease of the bronchus: an additional application of EBUS. Monaldi Arch Chest Dis 2010;73:166-168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15</w:t>
      </w:r>
      <w:r w:rsidRPr="001973AA">
        <w:tab/>
        <w:t>Barisione EE, Ferretti GG, Ravera SS, Salio MM: Dieulafoy's disease of the bronchus: a possible mistake. Multidiscip Respir Med 2012;7:40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16</w:t>
      </w:r>
      <w:r w:rsidRPr="001973AA">
        <w:tab/>
        <w:t>Kolb T, Gilbert C, Fishman EK, Terry P, Pearse D, Feller-Kopman D, Yarmus L: Dieulafoy's disease of the bronchus. Am J Respir Crit Care Med 2012;186:1191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17</w:t>
      </w:r>
      <w:r w:rsidRPr="001973AA">
        <w:tab/>
        <w:t>Smith B, Hart D, Alam N: Dieulafoy's disease of the bronchus: a rare cause of massive hemoptysis. Respirol Case Rep 2014;2:55-56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18</w:t>
      </w:r>
      <w:r w:rsidRPr="001973AA">
        <w:tab/>
        <w:t>Dalar L, Sokucu SN, Ozdemir C, Buyukkale S, Altin S: Endobronchial argon plasma coagulation for treatment of Dieulafoy disease. Respir Care 2015;60:e11-13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19</w:t>
      </w:r>
      <w:r w:rsidRPr="001973AA">
        <w:tab/>
        <w:t>Ganganah O, Guo S, Chiniah M, Sah SK, Wu J: Endobronchial ultrasound and bronchial artery embolization for Dieulafoy's disease of the bronchus in a teenager: A case report. Respir Med Case Rep 2015;16:20-23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20</w:t>
      </w:r>
      <w:r w:rsidRPr="001973AA">
        <w:tab/>
        <w:t>Lin C, Ginsburg M, Kuo W, Sung AW: Dieulafoy's lesion of the bronchus: More than meets the eye. Am J Respir Crit Care Med 2015;191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lastRenderedPageBreak/>
        <w:t>21</w:t>
      </w:r>
      <w:r w:rsidRPr="001973AA">
        <w:tab/>
        <w:t>Padilla-Serrano A, Estrella-Palomares V, Martinez-Palacios B, Gonzalez-Spinola J: A case of massive hemoptysis related to a smoking-history: an acquired form of the Dieulafoy's disease? Revista portuguesa de pneumologia 2015;21:276-279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22</w:t>
      </w:r>
      <w:r w:rsidRPr="001973AA">
        <w:tab/>
        <w:t>Xia XD, Ye LP, Zhang WX, Wu CY, Yan SS, Weng HX, Lin J, Xu H, Zhang YF, Dai YR, Dong L: Massive cryptogenic hemoptysis undergoing pulmonary resection: clinical and pathological characteristics and management. Int J Clin Exp Med 2015;8:18130-18136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23</w:t>
      </w:r>
      <w:r w:rsidRPr="001973AA">
        <w:tab/>
        <w:t>Jin W: The application of EBUS in the bronchi dieulafoy's disease. Respirology 2016;21:50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24</w:t>
      </w:r>
      <w:r w:rsidRPr="001973AA">
        <w:tab/>
        <w:t>Raksasagulwong P, Tscheikuna J, Bespinyowong P: Dieulafoy lesion of bronchus with successful laser coagulation : A case report. Respirology 2016;21:158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25</w:t>
      </w:r>
      <w:r w:rsidRPr="001973AA">
        <w:tab/>
        <w:t>Viola P, Amat Villegas I, Dusmet M, Nicholson AG, Montero Fernandez MA: Dieulafoy's disease of the airways: a comprehensive review of a rare entity. Histopathology 2016;69:886-890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26</w:t>
      </w:r>
      <w:r w:rsidRPr="001973AA">
        <w:tab/>
        <w:t>Hadjiphilippou S, Shah PL, Rice A, Padley S, Hind M: Bronchial Dieulafoy Lesion. A 20-Year History of Unexplained Hemoptysis. Am J Respir Crit Care Med 2017;195:397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27</w:t>
      </w:r>
      <w:r w:rsidRPr="001973AA">
        <w:tab/>
        <w:t>Madan K, Dhungana A, Hadda V, Mohan A, Guleria R: Flexible bronchoscopic argon plasma coagulation for management of massive hemoptysis in bronchial Dieulafoy's disease. Lung India 2017;34:99-101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28</w:t>
      </w:r>
      <w:r w:rsidRPr="001973AA">
        <w:tab/>
        <w:t>Makkar P, Potter LT, Smina M, Chiong B: Hemoptysis: A case of bronchial dieulafoy. Am J Respir Crit Care Med 2017;195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29</w:t>
      </w:r>
      <w:r w:rsidRPr="001973AA">
        <w:tab/>
        <w:t>Wadji MB, Farahzadi A: Dieulafoy's disease of the bronchial tree: a case report. Sao Paulo Med J 2017;135:396-400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30</w:t>
      </w:r>
      <w:r w:rsidRPr="001973AA">
        <w:tab/>
        <w:t>Yang D, Rong C, Gu J, Xu L, Zhang J, Zhang G, Shen C: Dieulafoy disease of the trachea with recurrent episodes of massive hemoptysis: A case report. Medicine (Baltimore) 2017;96:e5855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31</w:t>
      </w:r>
      <w:r w:rsidRPr="001973AA">
        <w:tab/>
        <w:t>Foo AZX, Hsu AAL: Dieulafoy’s disease with mediastinal arteriovenous malformation. Thorax 2018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32</w:t>
      </w:r>
      <w:r w:rsidRPr="001973AA">
        <w:tab/>
        <w:t>Sheth HS, Maldonado F, Lentz RJ: Two cases of Dieulafoy lesions of the bronchus with novel comorbid associations and endobronchial ablative management. Medicine (Baltimore) 2018;97:e9754.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33</w:t>
      </w:r>
      <w:r w:rsidRPr="001973AA">
        <w:tab/>
        <w:t>Bonnefoy V, Garnier M, Tavolaro S, Antoine M, Assouad J, Fartoukh M, Gibelin A: Bronchial Dieulafoy's Disease: Visualization of Embolization Particles in Bronchial Aspirate. Am J Respir Crit Care Med 2018</w:t>
      </w:r>
    </w:p>
    <w:p w:rsidR="00C22902" w:rsidRPr="001973AA" w:rsidRDefault="00C22902" w:rsidP="00C22902">
      <w:pPr>
        <w:pStyle w:val="EndNoteBibliography"/>
        <w:spacing w:after="0"/>
      </w:pPr>
      <w:r w:rsidRPr="001973AA">
        <w:t>34</w:t>
      </w:r>
      <w:r w:rsidRPr="001973AA">
        <w:tab/>
        <w:t>Minchole E, Penin RM, Rosell A: The Utility of Linear Endobronchial Ultrasound for the Incidental Finding of Dieulafoy Disease of the Bronchus. Journal of bronchology &amp; interventional pulmonology 2018;25:e48-e50.</w:t>
      </w:r>
    </w:p>
    <w:p w:rsidR="00C22902" w:rsidRPr="001973AA" w:rsidRDefault="00C22902" w:rsidP="00C22902">
      <w:pPr>
        <w:pStyle w:val="EndNoteBibliography"/>
      </w:pPr>
      <w:r w:rsidRPr="001973AA">
        <w:t>35</w:t>
      </w:r>
      <w:r w:rsidRPr="001973AA">
        <w:tab/>
        <w:t>Savale L, Parrot A, Khalil A, Antoine M, Theodore J, Carette MF, Mayaud C, Fartoukh M: Cryptogenic hemoptysis: from a benign to a life-threatening pathologic vascular condition. Am J Respir Crit Care Med 2007;175:1181-1185.</w:t>
      </w:r>
    </w:p>
    <w:p w:rsidR="00C22902" w:rsidRPr="00637A62" w:rsidRDefault="00C22902" w:rsidP="00C22902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5978F5" w:rsidRDefault="005978F5"/>
    <w:sectPr w:rsidR="005978F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6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MLYwNbE0NzcxNTO1NDVR0lEKTi0uzszPAykwrAUAVO2SaywAAAA="/>
  </w:docVars>
  <w:rsids>
    <w:rsidRoot w:val="00D56D8A"/>
    <w:rsid w:val="0049490A"/>
    <w:rsid w:val="005978F5"/>
    <w:rsid w:val="00C22902"/>
    <w:rsid w:val="00D56D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F508D00-1BB0-42F3-9777-19CF44CD57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56D8A"/>
    <w:pPr>
      <w:spacing w:after="200" w:line="276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LightShading1">
    <w:name w:val="Light Shading1"/>
    <w:basedOn w:val="TableNormal"/>
    <w:uiPriority w:val="60"/>
    <w:rsid w:val="00D56D8A"/>
    <w:pPr>
      <w:spacing w:after="0" w:line="240" w:lineRule="auto"/>
    </w:pPr>
    <w:rPr>
      <w:color w:val="000000" w:themeColor="text1" w:themeShade="BF"/>
      <w:lang w:val="en-US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C22902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22902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22902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C22902"/>
    <w:rPr>
      <w:rFonts w:ascii="Times New Roman" w:hAnsi="Times New Roman" w:cs="Times New Roman"/>
      <w:noProof/>
      <w:sz w:val="24"/>
      <w:lang w:val="en-US"/>
    </w:rPr>
  </w:style>
  <w:style w:type="table" w:customStyle="1" w:styleId="LightShading11">
    <w:name w:val="Light Shading11"/>
    <w:basedOn w:val="TableNormal"/>
    <w:uiPriority w:val="60"/>
    <w:rsid w:val="0049490A"/>
    <w:pPr>
      <w:spacing w:after="0" w:line="240" w:lineRule="auto"/>
    </w:pPr>
    <w:rPr>
      <w:rFonts w:ascii="Calibri" w:eastAsia="Calibri" w:hAnsi="Calibri" w:cs="Times New Roman"/>
      <w:color w:val="000000"/>
      <w:lang w:val="en-US"/>
    </w:rPr>
    <w:tblPr>
      <w:tblStyleRowBandSize w:val="1"/>
      <w:tblStyleColBandSize w:val="1"/>
      <w:tblInd w:w="0" w:type="nil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49835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2076</Words>
  <Characters>11836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138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</dc:creator>
  <cp:keywords/>
  <dc:description/>
  <cp:lastModifiedBy>HP</cp:lastModifiedBy>
  <cp:revision>2</cp:revision>
  <dcterms:created xsi:type="dcterms:W3CDTF">2018-10-12T15:27:00Z</dcterms:created>
  <dcterms:modified xsi:type="dcterms:W3CDTF">2018-10-12T21:57:00Z</dcterms:modified>
</cp:coreProperties>
</file>